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7A5003" w14:textId="4DE264B5" w:rsidR="00434B99" w:rsidRPr="006A4D24" w:rsidRDefault="00824403" w:rsidP="007003C9">
      <w:pPr>
        <w:spacing w:line="48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6A4D24">
        <w:rPr>
          <w:rFonts w:ascii="Times New Roman" w:hAnsi="Times New Roman" w:cs="Times New Roman"/>
          <w:b/>
          <w:bCs/>
          <w:lang w:val="en-US"/>
        </w:rPr>
        <w:t>Protocol: Global Prevalence of NAFLD and NASH in an Overweight and Obese Population. A Meta-Analysis</w:t>
      </w:r>
    </w:p>
    <w:p w14:paraId="3B4076C0" w14:textId="33186B15" w:rsidR="00824403" w:rsidRPr="006A4D24" w:rsidRDefault="00824403" w:rsidP="00824403">
      <w:pPr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0EEDDD9B" w14:textId="565B4C23" w:rsidR="00824403" w:rsidRPr="006A4D24" w:rsidRDefault="00824403" w:rsidP="00824403">
      <w:pPr>
        <w:spacing w:line="48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b/>
          <w:bCs/>
          <w:sz w:val="20"/>
          <w:szCs w:val="20"/>
          <w:lang w:val="en-US"/>
        </w:rPr>
        <w:t>Background:</w:t>
      </w:r>
    </w:p>
    <w:p w14:paraId="3B4DE1BB" w14:textId="6874EEC0" w:rsidR="004D5CB0" w:rsidRPr="006A4D24" w:rsidRDefault="00824403" w:rsidP="0082440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t>Non-alcoholic fatty liver disease (NAFLD) is the leading cause of chronic liver disease and represents an alarming global health crisis affecting 25-33% of the global population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QYWlrPC9BdXRob3I+PFllYXI+MjAyMjwvWWVhcj48UmVj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</w:fldCha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QYWlrPC9BdXRob3I+PFllYXI+MjAyMjwvWWVhcj48UmVj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</w:fldCha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BE32D5" w:rsidRPr="006A4D24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-4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="00E82092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t xml:space="preserve"> NAFLD comprises a spectrum of clinicopathologic entities ranging from the more benign</w:t>
      </w:r>
      <w:r w:rsidR="00E82092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DaGFsYXNhbmk8L0F1dGhvcj48WWVhcj4yMDE4PC9ZZWFy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</w:fldData>
        </w:fldCha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DaGFsYXNhbmk8L0F1dGhvcj48WWVhcj4yMDE4PC9ZZWFy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</w:fldData>
        </w:fldCha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E82092" w:rsidRPr="006A4D24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E82092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BE32D5" w:rsidRPr="006A4D24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5</w:t>
      </w:r>
      <w:r w:rsidR="00E82092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E82092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t xml:space="preserve"> nonalcoholic fatty liver (NAFL) to the more advanced non-alcoholic steatohepatitis (NASH) with the later identified by lobular inflammation and hepatocyte ballooning with or without fibrosis</w:t>
      </w:r>
      <w:r w:rsidR="00E82092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begin">
          <w:fldData xml:space="preserve">PEVuZE5vdGU+PENpdGU+PEF1dGhvcj5QZW5nPC9BdXRob3I+PFllYXI+MjAyMDwvWWVhcj48UmVj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==
</w:fldData>
        </w:fldChar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instrText xml:space="preserve"> ADDIN EN.CITE </w:instrText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begin">
          <w:fldData xml:space="preserve">PEVuZE5vdGU+PENpdGU+PEF1dGhvcj5QZW5nPC9BdXRob3I+PFllYXI+MjAyMDwvWWVhcj48UmVj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==
</w:fldData>
        </w:fldChar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instrText xml:space="preserve"> ADDIN EN.CITE.DATA </w:instrText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end"/>
      </w:r>
      <w:r w:rsidR="00E82092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</w:r>
      <w:r w:rsidR="00E82092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separate"/>
      </w:r>
      <w:r w:rsidR="00BE32D5" w:rsidRPr="006A4D24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  <w:lang w:val="en-US"/>
        </w:rPr>
        <w:t>6</w:t>
      </w:r>
      <w:r w:rsidR="00E82092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end"/>
      </w:r>
      <w:r w:rsidR="00E82092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824403">
        <w:rPr>
          <w:rFonts w:ascii="Times New Roman" w:hAnsi="Times New Roman" w:cs="Times New Roman"/>
          <w:sz w:val="20"/>
          <w:szCs w:val="20"/>
        </w:rPr>
        <w:t>While overweight and obesity status are thought to be an effective dichotomy for NAFLD screening, the exact prevalence remains unknown.</w:t>
      </w:r>
      <w:r w:rsidR="001D2D1F" w:rsidRPr="006A4D24">
        <w:rPr>
          <w:rFonts w:ascii="Times New Roman" w:hAnsi="Times New Roman" w:cs="Times New Roman"/>
          <w:sz w:val="20"/>
          <w:szCs w:val="20"/>
        </w:rPr>
        <w:t xml:space="preserve"> </w:t>
      </w:r>
      <w:r w:rsidR="001D2D1F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Current analysis has been limited to </w:t>
      </w:r>
      <w:r w:rsidR="004D5CB0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only the</w:t>
      </w:r>
      <w:r w:rsidR="001D2D1F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general population and the spectrum of lean and non-obese NAFLD</w:t>
      </w:r>
      <w:r w:rsidR="001D2D1F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begin">
          <w:fldData xml:space="preserve">PEVuZE5vdGU+PENpdGU+PEF1dGhvcj5ZZTwvQXV0aG9yPjxZZWFyPjIwMjA8L1llYXI+PFJlY051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</w:fldData>
        </w:fldChar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instrText xml:space="preserve"> ADDIN EN.CITE </w:instrText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begin">
          <w:fldData xml:space="preserve">PEVuZE5vdGU+PENpdGU+PEF1dGhvcj5ZZTwvQXV0aG9yPjxZZWFyPjIwMjA8L1llYXI+PFJlY051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</w:fldData>
        </w:fldChar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instrText xml:space="preserve"> ADDIN EN.CITE.DATA </w:instrText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</w:r>
      <w:r w:rsidR="00BE32D5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end"/>
      </w:r>
      <w:r w:rsidR="001D2D1F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</w:r>
      <w:r w:rsidR="001D2D1F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separate"/>
      </w:r>
      <w:r w:rsidR="00BE32D5" w:rsidRPr="006A4D24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  <w:lang w:val="en-US"/>
        </w:rPr>
        <w:t>7, 8</w:t>
      </w:r>
      <w:r w:rsidR="001D2D1F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fldChar w:fldCharType="end"/>
      </w:r>
      <w:r w:rsidR="004D5CB0" w:rsidRPr="006A4D24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US"/>
        </w:rPr>
        <w:t xml:space="preserve">. </w:t>
      </w:r>
      <w:r w:rsidR="001D2D1F" w:rsidRPr="006A4D24">
        <w:rPr>
          <w:rFonts w:ascii="Times New Roman" w:hAnsi="Times New Roman" w:cs="Times New Roman"/>
          <w:sz w:val="20"/>
          <w:szCs w:val="20"/>
        </w:rPr>
        <w:t>Furthermore, while</w:t>
      </w:r>
      <w:r w:rsidR="001D2D1F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e stage of fibrosis in NAFLD has been closely associated with end organ damages with a significant increase risk of mortality with each stage</w:t>
      </w:r>
      <w:r w:rsidR="001D2D1F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OZzwvQXV0aG9yPjxZZWFyPjIwMjI8L1llYXI+PFJlY051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</w:fldData>
        </w:fldCha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OZzwvQXV0aG9yPjxZZWFyPjIwMjI8L1llYXI+PFJlY051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</w:fldData>
        </w:fldCha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1D2D1F" w:rsidRPr="006A4D24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1D2D1F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BE32D5" w:rsidRPr="006A4D24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9</w:t>
      </w:r>
      <w:r w:rsidR="001D2D1F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1D2D1F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, the prevalence of fibrosis in the overweight and obese NAFLD population remains in contention.</w:t>
      </w:r>
      <w:r w:rsidR="004D5CB0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</w:p>
    <w:p w14:paraId="7804956A" w14:textId="3D8EE0D8" w:rsidR="00824403" w:rsidRPr="006A4D24" w:rsidRDefault="00824403" w:rsidP="004D5CB0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824403">
        <w:rPr>
          <w:rFonts w:ascii="Times New Roman" w:hAnsi="Times New Roman" w:cs="Times New Roman"/>
          <w:sz w:val="20"/>
          <w:szCs w:val="20"/>
        </w:rPr>
        <w:t>Hence, we sought to report the prevalence of NAFLD, NAFL and NASH in an overweight and obese population.</w:t>
      </w:r>
    </w:p>
    <w:p w14:paraId="2D548F18" w14:textId="77777777" w:rsidR="004D5CB0" w:rsidRPr="006A4D24" w:rsidRDefault="004D5CB0" w:rsidP="004D5CB0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079285DF" w14:textId="2A0AD586" w:rsidR="00824403" w:rsidRPr="006A4D24" w:rsidRDefault="00824403" w:rsidP="004D5CB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b/>
          <w:sz w:val="20"/>
          <w:szCs w:val="20"/>
          <w:lang w:val="en-US"/>
        </w:rPr>
        <w:t>Aims:</w:t>
      </w:r>
    </w:p>
    <w:p w14:paraId="7CAE330B" w14:textId="6ECAD4B7" w:rsidR="004D5CB0" w:rsidRPr="006A4D24" w:rsidRDefault="004D5CB0" w:rsidP="004D5CB0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bCs/>
          <w:sz w:val="20"/>
          <w:szCs w:val="20"/>
          <w:lang w:val="en-US"/>
        </w:rPr>
        <w:t>To determine the global prevalence of NAFLD, NAFL and NASH in an overweight and obese population</w:t>
      </w:r>
    </w:p>
    <w:p w14:paraId="63E0A88D" w14:textId="7E020435" w:rsidR="004D5CB0" w:rsidRPr="006A4D24" w:rsidRDefault="004D5CB0" w:rsidP="004D5CB0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bCs/>
          <w:sz w:val="20"/>
          <w:szCs w:val="20"/>
          <w:lang w:val="en-US"/>
        </w:rPr>
        <w:t>To examine for sources of heterogeneity by performing subgroup analys</w:t>
      </w:r>
      <w:r w:rsidR="007003C9" w:rsidRPr="006A4D24">
        <w:rPr>
          <w:rFonts w:ascii="Times New Roman" w:hAnsi="Times New Roman" w:cs="Times New Roman"/>
          <w:bCs/>
          <w:sz w:val="20"/>
          <w:szCs w:val="20"/>
          <w:lang w:val="en-US"/>
        </w:rPr>
        <w:t>e</w:t>
      </w:r>
      <w:r w:rsidRPr="006A4D24">
        <w:rPr>
          <w:rFonts w:ascii="Times New Roman" w:hAnsi="Times New Roman" w:cs="Times New Roman"/>
          <w:bCs/>
          <w:sz w:val="20"/>
          <w:szCs w:val="20"/>
          <w:lang w:val="en-US"/>
        </w:rPr>
        <w:t>s of the prevalence of NAFLD, NAFL and NASH (diagnostic modality, study setting, study period</w:t>
      </w:r>
      <w:r w:rsidR="007003C9" w:rsidRPr="006A4D24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nd the </w:t>
      </w:r>
      <w:r w:rsidRPr="006A4D24">
        <w:rPr>
          <w:rFonts w:ascii="Times New Roman" w:hAnsi="Times New Roman" w:cs="Times New Roman"/>
          <w:bCs/>
          <w:sz w:val="20"/>
          <w:szCs w:val="20"/>
          <w:lang w:val="en-US"/>
        </w:rPr>
        <w:t>country of origin</w:t>
      </w:r>
      <w:r w:rsidR="007003C9" w:rsidRPr="006A4D24">
        <w:rPr>
          <w:rFonts w:ascii="Times New Roman" w:hAnsi="Times New Roman" w:cs="Times New Roman"/>
          <w:bCs/>
          <w:sz w:val="20"/>
          <w:szCs w:val="20"/>
          <w:lang w:val="en-US"/>
        </w:rPr>
        <w:t>)</w:t>
      </w:r>
    </w:p>
    <w:p w14:paraId="408399F0" w14:textId="3EBC174B" w:rsidR="00824403" w:rsidRPr="006A4D24" w:rsidRDefault="007003C9" w:rsidP="004D5CB0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bCs/>
          <w:sz w:val="20"/>
          <w:szCs w:val="20"/>
          <w:lang w:val="en-US"/>
        </w:rPr>
        <w:t>To determine the prevalence of liver fibrosis staging in overweight and obese NAFLD</w:t>
      </w:r>
    </w:p>
    <w:p w14:paraId="7BE8E1FB" w14:textId="77777777" w:rsidR="007003C9" w:rsidRPr="006A4D24" w:rsidRDefault="007003C9" w:rsidP="007003C9">
      <w:pPr>
        <w:spacing w:line="48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</w:p>
    <w:p w14:paraId="2DFE8FE9" w14:textId="70FF8213" w:rsidR="00824403" w:rsidRPr="006A4D24" w:rsidRDefault="00824403" w:rsidP="004D5CB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b/>
          <w:sz w:val="20"/>
          <w:szCs w:val="20"/>
          <w:lang w:val="en-US"/>
        </w:rPr>
        <w:t>Inclusion and Exclusion criteria:</w:t>
      </w:r>
    </w:p>
    <w:p w14:paraId="3EF21223" w14:textId="5AE2296B" w:rsidR="00824403" w:rsidRPr="006A4D24" w:rsidRDefault="007003C9" w:rsidP="004D5CB0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A date filter w</w:t>
      </w:r>
      <w:r w:rsidR="00EE7A1E"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ill be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pplied to include only articles after 2000, and </w:t>
      </w:r>
      <w:r w:rsidR="00EE7A1E"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only 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studies</w:t>
      </w:r>
      <w:r w:rsidR="00EE7A1E"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written or translated to English </w:t>
      </w:r>
      <w:r w:rsidR="00EE7A1E"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language will be included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</w:t>
      </w:r>
      <w:r w:rsidR="00EE7A1E" w:rsidRPr="006A4D2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="00EE7A1E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C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ross-sectional and longitudinal observational studies, w</w:t>
      </w:r>
      <w:r w:rsidR="00EE7A1E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ill be considered for inclusion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EE7A1E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Studies will be included if they report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rude data needed to calculate the prevalence of NAFLD, NAFL or NASH in an overweight and obese population (total sample size and event sample size</w:t>
      </w:r>
      <w:r w:rsidR="00EE7A1E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).</w:t>
      </w:r>
      <w:r w:rsidR="00BA67E3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rticles will be included if NAFLD was diagnosed based on imaging </w:t>
      </w:r>
      <w:r w:rsidR="00A35D8E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or</w:t>
      </w:r>
      <w:r w:rsidR="00BA67E3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istological features, while NAFL and NASH was diagnosed by definitive liver biopsy</w:t>
      </w:r>
      <w:r w:rsidR="00BA67E3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Chalasani&lt;/Author&gt;&lt;Year&gt;2018&lt;/Year&gt;&lt;RecNum&gt;1157&lt;/RecNum&gt;&lt;DisplayText&gt;&lt;style face="superscript"&gt;5&lt;/style&gt;&lt;/DisplayText&gt;&lt;record&gt;&lt;rec-number&gt;1157&lt;/rec-number&gt;&lt;foreign-keys&gt;&lt;key app="EN" db-id="zxt0vfes3fsarre2vxzv0xzfxvrxdsff5520" timestamp="1639041049"&gt;1157&lt;/key&gt;&lt;/foreign-keys&gt;&lt;ref-type name="Journal Article"&gt;17&lt;/ref-type&gt;&lt;contributors&gt;&lt;authors&gt;&lt;author&gt;Chalasani, Naga&lt;/author&gt;&lt;author&gt;Younossi, Zobair&lt;/author&gt;&lt;author&gt;Lavine, Joel E&lt;/author&gt;&lt;author&gt;Charlton, Michael&lt;/author&gt;&lt;author&gt;Cusi, Kenneth&lt;/author&gt;&lt;author&gt;Rinella, Mary&lt;/author&gt;&lt;author&gt;Harrison, Stephen A&lt;/author&gt;&lt;author&gt;Brunt, Elizabeth M&lt;/author&gt;&lt;author&gt;Sanyal, Arun J&lt;/author&gt;&lt;/authors&gt;&lt;/contributors&gt;&lt;titles&gt;&lt;title&gt;The diagnosis and management of nonalcoholic fatty liver disease: practice guidance from the American Association for the Study of Liver Diseases&lt;/title&gt;&lt;secondary-title&gt;Hepatology&lt;/secondary-title&gt;&lt;/titles&gt;&lt;periodical&gt;&lt;full-title&gt;Hepatology&lt;/full-title&gt;&lt;/periodical&gt;&lt;pages&gt;328-357&lt;/pages&gt;&lt;volume&gt;67&lt;/volume&gt;&lt;number&gt;1&lt;/number&gt;&lt;dates&gt;&lt;year&gt;2018&lt;/year&gt;&lt;/dates&gt;&lt;isbn&gt;0270-9139&lt;/isbn&gt;&lt;urls&gt;&lt;/urls&gt;&lt;/record&gt;&lt;/Cite&gt;&lt;/EndNote&gt;</w:instrText>
      </w:r>
      <w:r w:rsidR="00BA67E3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BE32D5" w:rsidRPr="006A4D24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5</w:t>
      </w:r>
      <w:r w:rsidR="00BA67E3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BA67E3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 </w:t>
      </w:r>
    </w:p>
    <w:p w14:paraId="7A017EC7" w14:textId="77777777" w:rsidR="00BA67E3" w:rsidRPr="006A4D24" w:rsidRDefault="00BA67E3" w:rsidP="004D5CB0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0E901EC3" w14:textId="53477679" w:rsidR="00BA67E3" w:rsidRPr="006A4D24" w:rsidRDefault="00BA67E3" w:rsidP="004D5CB0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t xml:space="preserve">Reviews, commentaries and editorials will be excluded. Also, paediatric studies (aged &lt;18 years) or a combined cohort of paediatric and adult populations, in which it is not possible to extract data estimates for adults, will also be excluded. </w:t>
      </w:r>
    </w:p>
    <w:p w14:paraId="7798ED6D" w14:textId="77777777" w:rsidR="00BA67E3" w:rsidRPr="006A4D24" w:rsidRDefault="00BA67E3" w:rsidP="004D5CB0">
      <w:pPr>
        <w:spacing w:line="48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</w:p>
    <w:p w14:paraId="29747DFD" w14:textId="52A37335" w:rsidR="00824403" w:rsidRPr="006A4D24" w:rsidRDefault="00824403" w:rsidP="004D5CB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b/>
          <w:sz w:val="20"/>
          <w:szCs w:val="20"/>
          <w:lang w:val="en-US"/>
        </w:rPr>
        <w:t>Analysis:</w:t>
      </w:r>
    </w:p>
    <w:p w14:paraId="6387ACEA" w14:textId="108CF949" w:rsidR="00A35D8E" w:rsidRPr="006A4D24" w:rsidRDefault="00A35D8E" w:rsidP="004D5CB0">
      <w:pPr>
        <w:spacing w:line="48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ll analyses will be conducted in R studio (version </w:t>
      </w:r>
      <w:r w:rsidR="00EB2EAF">
        <w:rPr>
          <w:rFonts w:ascii="Times New Roman" w:hAnsi="Times New Roman" w:cs="Times New Roman"/>
          <w:color w:val="000000" w:themeColor="text1"/>
          <w:sz w:val="20"/>
          <w:szCs w:val="20"/>
        </w:rPr>
        <w:t>4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="00EB2EAF">
        <w:rPr>
          <w:rFonts w:ascii="Times New Roman" w:hAnsi="Times New Roman" w:cs="Times New Roman"/>
          <w:color w:val="000000" w:themeColor="text1"/>
          <w:sz w:val="20"/>
          <w:szCs w:val="20"/>
        </w:rPr>
        <w:t>2</w:t>
      </w:r>
      <w:r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0). A random effect model will be used in all analyses. </w:t>
      </w:r>
      <w:r w:rsidR="00E82092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 meta-analysis of proportions will be conducted using a generalized linear mixed model with Clopper- Pearson intervals to determine the prevalence of NAFLD, NAFL and NASH in an overweight and obese population. To assess between-study heterogeneity, further subgroup analyses will be conducted based on </w:t>
      </w:r>
      <w:r w:rsidR="00997171" w:rsidRPr="006A4D24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diagnostic modality and study period. Regional variances between studies will also be assessed with a subgroup analysis between eastern and western countries, geographical regions as specified by the World Health </w:t>
      </w:r>
      <w:proofErr w:type="spellStart"/>
      <w:r w:rsidR="00997171" w:rsidRPr="006A4D24">
        <w:rPr>
          <w:rFonts w:ascii="Times New Roman" w:hAnsi="Times New Roman" w:cs="Times New Roman"/>
          <w:bCs/>
          <w:sz w:val="20"/>
          <w:szCs w:val="20"/>
          <w:lang w:val="en-US"/>
        </w:rPr>
        <w:t>Organisation</w:t>
      </w:r>
      <w:proofErr w:type="spellEnd"/>
      <w:r w:rsidR="00997171" w:rsidRPr="006A4D24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(WHO) </w:t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regional offices</w:t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RecNum&gt;54&lt;/RecNum&gt;&lt;DisplayText&gt;&lt;style face="superscript"&gt;10&lt;/style&gt;&lt;/DisplayText&gt;&lt;record&gt;&lt;rec-number&gt;54&lt;/rec-number&gt;&lt;foreign-keys&gt;&lt;key app="EN" db-id="raz2trd5qvvszyevpe9xtv0w2fz0rwtfdrat" timestamp="1657440616"&gt;54&lt;/key&gt;&lt;/foreign-keys&gt;&lt;ref-type name="Web Page"&gt;12&lt;/ref-type&gt;&lt;contributors&gt;&lt;/contributors&gt;&lt;titles&gt;&lt;title&gt;WHO Regions&lt;/title&gt;&lt;/titles&gt;&lt;number&gt;10/07/2022&lt;/number&gt;&lt;dates&gt;&lt;/dates&gt;&lt;urls&gt;&lt;related-urls&gt;&lt;url&gt;https://www.who.int/countries&lt;/url&gt;&lt;/related-urls&gt;&lt;/urls&gt;&lt;/record&gt;&lt;/Cite&gt;&lt;/EndNote&gt;</w:instrText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BE32D5" w:rsidRPr="006A4D24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0</w:t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individual countries. Publication bias will also be assessed with</w:t>
      </w:r>
      <w:r w:rsidR="005411B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>funnel plots of study size against logit transformed prevalence</w:t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IdW50ZXI8L0F1dGhvcj48WWVhcj4yMDE0PC9ZZWFyPjxS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</w:fldData>
        </w:fldCha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IdW50ZXI8L0F1dGhvcj48WWVhcj4yMDE0PC9ZZWFyPjxS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</w:fldData>
        </w:fldCha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BE32D5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BE32D5" w:rsidRPr="006A4D24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1</w:t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997171" w:rsidRPr="006A4D2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while quality assessment of included articles will be done with the </w:t>
      </w:r>
      <w:r w:rsidR="00997171" w:rsidRPr="006A4D24">
        <w:rPr>
          <w:rFonts w:ascii="Times New Roman" w:eastAsia="Gungsuh" w:hAnsi="Times New Roman" w:cs="Times New Roman"/>
          <w:color w:val="000000" w:themeColor="text1"/>
          <w:sz w:val="20"/>
          <w:szCs w:val="20"/>
        </w:rPr>
        <w:t>Joanna Briggs Institute (JBI) Critical Appraisal Tool</w:t>
      </w:r>
      <w:r w:rsidR="00997171" w:rsidRPr="006A4D24">
        <w:rPr>
          <w:rFonts w:ascii="Times New Roman" w:eastAsia="Gungsuh" w:hAnsi="Times New Roman" w:cs="Times New Roman"/>
          <w:color w:val="000000" w:themeColor="text1"/>
          <w:sz w:val="20"/>
          <w:szCs w:val="20"/>
        </w:rPr>
        <w:fldChar w:fldCharType="begin"/>
      </w:r>
      <w:r w:rsidR="00BE32D5" w:rsidRPr="006A4D24">
        <w:rPr>
          <w:rFonts w:ascii="Times New Roman" w:eastAsia="Gungsuh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Munn&lt;/Author&gt;&lt;Year&gt;2014&lt;/Year&gt;&lt;RecNum&gt;35&lt;/RecNum&gt;&lt;DisplayText&gt;&lt;style face="superscript"&gt;12&lt;/style&gt;&lt;/DisplayText&gt;&lt;record&gt;&lt;rec-number&gt;35&lt;/rec-number&gt;&lt;foreign-keys&gt;&lt;key app="EN" db-id="2xd5rzrtzaza0ue9wpg5p9915vddfara0eaa" timestamp="1658303268"&gt;35&lt;/key&gt;&lt;/foreign-keys&gt;&lt;ref-type name="Journal Article"&gt;17&lt;/ref-type&gt;&lt;contributors&gt;&lt;authors&gt;&lt;author&gt;Munn, Zachary&lt;/author&gt;&lt;author&gt;Moola, Sandeep&lt;/author&gt;&lt;author&gt;Riitano, Dagmara&lt;/author&gt;&lt;author&gt;Lisy, Karolina&lt;/author&gt;&lt;/authors&gt;&lt;/contributors&gt;&lt;titles&gt;&lt;title&gt;The development of a critical appraisal tool for use in systematic reviews addressing questions of prevalence&lt;/title&gt;&lt;secondary-title&gt;International journal of health policy and management&lt;/secondary-title&gt;&lt;/titles&gt;&lt;periodical&gt;&lt;full-title&gt;International journal of health policy and management&lt;/full-title&gt;&lt;/periodical&gt;&lt;pages&gt;123&lt;/pages&gt;&lt;volume&gt;3&lt;/volume&gt;&lt;number&gt;3&lt;/number&gt;&lt;dates&gt;&lt;year&gt;2014&lt;/year&gt;&lt;/dates&gt;&lt;urls&gt;&lt;/urls&gt;&lt;/record&gt;&lt;/Cite&gt;&lt;/EndNote&gt;</w:instrText>
      </w:r>
      <w:r w:rsidR="00997171" w:rsidRPr="006A4D24">
        <w:rPr>
          <w:rFonts w:ascii="Times New Roman" w:eastAsia="Gungsuh" w:hAnsi="Times New Roman" w:cs="Times New Roman"/>
          <w:color w:val="000000" w:themeColor="text1"/>
          <w:sz w:val="20"/>
          <w:szCs w:val="20"/>
        </w:rPr>
        <w:fldChar w:fldCharType="separate"/>
      </w:r>
      <w:r w:rsidR="00BE32D5" w:rsidRPr="006A4D24">
        <w:rPr>
          <w:rFonts w:ascii="Times New Roman" w:eastAsia="Gungsuh" w:hAnsi="Times New Roman" w:cs="Times New Roman"/>
          <w:noProof/>
          <w:color w:val="000000" w:themeColor="text1"/>
          <w:sz w:val="20"/>
          <w:szCs w:val="20"/>
          <w:vertAlign w:val="superscript"/>
        </w:rPr>
        <w:t>12</w:t>
      </w:r>
      <w:r w:rsidR="00997171" w:rsidRPr="006A4D24">
        <w:rPr>
          <w:rFonts w:ascii="Times New Roman" w:eastAsia="Gungsuh" w:hAnsi="Times New Roman" w:cs="Times New Roman"/>
          <w:color w:val="000000" w:themeColor="text1"/>
          <w:sz w:val="20"/>
          <w:szCs w:val="20"/>
        </w:rPr>
        <w:fldChar w:fldCharType="end"/>
      </w:r>
      <w:r w:rsidR="00997171" w:rsidRPr="006A4D24">
        <w:rPr>
          <w:rFonts w:ascii="Times New Roman" w:eastAsia="Gungsuh" w:hAnsi="Times New Roman" w:cs="Times New Roman"/>
          <w:color w:val="000000" w:themeColor="text1"/>
          <w:sz w:val="20"/>
          <w:szCs w:val="20"/>
        </w:rPr>
        <w:t>.</w:t>
      </w:r>
    </w:p>
    <w:p w14:paraId="6C4FFA6F" w14:textId="77777777" w:rsidR="00BA67E3" w:rsidRPr="006A4D24" w:rsidRDefault="00BA67E3" w:rsidP="004D5CB0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532C4BDD" w14:textId="73B7DD93" w:rsidR="00824403" w:rsidRPr="006A4D24" w:rsidRDefault="00E82092" w:rsidP="00E82092">
      <w:pPr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b/>
          <w:sz w:val="20"/>
          <w:szCs w:val="20"/>
          <w:lang w:val="en-US"/>
        </w:rPr>
        <w:t>References</w:t>
      </w:r>
    </w:p>
    <w:p w14:paraId="023783E0" w14:textId="77777777" w:rsidR="00BE32D5" w:rsidRPr="006A4D24" w:rsidRDefault="00824403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bCs/>
          <w:sz w:val="20"/>
          <w:szCs w:val="20"/>
        </w:rPr>
        <w:fldChar w:fldCharType="begin"/>
      </w:r>
      <w:r w:rsidRPr="006A4D24">
        <w:rPr>
          <w:rFonts w:ascii="Times New Roman" w:hAnsi="Times New Roman" w:cs="Times New Roman"/>
          <w:bCs/>
          <w:sz w:val="20"/>
          <w:szCs w:val="20"/>
        </w:rPr>
        <w:instrText xml:space="preserve"> ADDIN EN.REFLIST </w:instrText>
      </w:r>
      <w:r w:rsidRPr="006A4D24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="00BE32D5" w:rsidRPr="006A4D24">
        <w:rPr>
          <w:rFonts w:ascii="Times New Roman" w:hAnsi="Times New Roman" w:cs="Times New Roman"/>
          <w:noProof/>
          <w:sz w:val="20"/>
          <w:szCs w:val="20"/>
        </w:rPr>
        <w:t>1.</w:t>
      </w:r>
      <w:r w:rsidR="00BE32D5" w:rsidRPr="006A4D24">
        <w:rPr>
          <w:rFonts w:ascii="Times New Roman" w:hAnsi="Times New Roman" w:cs="Times New Roman"/>
          <w:noProof/>
          <w:sz w:val="20"/>
          <w:szCs w:val="20"/>
        </w:rPr>
        <w:tab/>
        <w:t>Paik JM, Kabbara K, Eberly KE, Younossi Y, Henry L, Younossi ZM. Global burden of NAFLD and chronic liver disease among adolescents and young adults. Hepatology. 2022;75(5):1204-17.</w:t>
      </w:r>
    </w:p>
    <w:p w14:paraId="3D399814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2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Sanyal AJ. Past, present and future perspectives in nonalcoholic fatty liver disease. Nat Rev Gastroenterol Hepatol. 2019;16(6):377-86.</w:t>
      </w:r>
    </w:p>
    <w:p w14:paraId="479FEC6A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3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Lim GEH, Tang A, Ng CH, Chin YH, Lim WH, Tan DJH, et al. An Observational Data Meta-analysis on the Differences in Prevalence and Risk Factors Between MAFLD vs NAFLD. Clin Gastroenterol Hepatol. 2021.</w:t>
      </w:r>
    </w:p>
    <w:p w14:paraId="1AFF5757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4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Le MH, Yeo YH, Li X, Li J, Zou B, Wu Y, et al. 2019 Global NAFLD Prevalence: A Systematic Review and Meta-analysis. Clinical Gastroenterology &amp; Hepatology. 2021;07:07.</w:t>
      </w:r>
    </w:p>
    <w:p w14:paraId="46A7BC15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5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Chalasani N, Younossi Z, Lavine JE, Charlton M, Cusi K, Rinella M, et al. The diagnosis and management of nonalcoholic fatty liver disease: Practice guidance from the American Association for the Study of Liver Diseases. Hepatology. 2018;67(1):328-57.</w:t>
      </w:r>
    </w:p>
    <w:p w14:paraId="0AB8C58F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6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Peng C, Stewart AG, Woodman OL, Ritchie RH, Qin CX. Non-Alcoholic Steatohepatitis: A Review of Its Mechanism, Models and Medical Treatments. Front Pharmacol. 2020;11:603926.</w:t>
      </w:r>
    </w:p>
    <w:p w14:paraId="4A5E6DD4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7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Ye Q, Zou B, Yeo YH, Li J, Huang DQ, Wu Y, et al. Global prevalence, incidence, and outcomes of non-obese or lean non-alcoholic fatty liver disease: a systematic review and meta-analysis. Lancet Gastroenterol Hepatol. 2020;5(8):739-52.</w:t>
      </w:r>
    </w:p>
    <w:p w14:paraId="099B0316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8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Lu FB, Zheng KI, Rios RS, Targher G, Byrne CD, Zheng MH. Global epidemiology of lean non-alcoholic fatty liver disease: A systematic review and meta-analysis. J Gastroenterol Hepatol. 2020;35(12):2041-50.</w:t>
      </w:r>
    </w:p>
    <w:p w14:paraId="4040D960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9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Ng CH, Lim WH, Hui Lim GE, Hao Tan DJ, Syn N, Muthiah MD, et al. Mortality Outcomes by Fibrosis Stage in Nonalcoholic Fatty Liver Disease: A Systematic Review and Meta-analysis. Clin Gastroenterol Hepatol. 2022.</w:t>
      </w:r>
    </w:p>
    <w:p w14:paraId="393F8937" w14:textId="045627A6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10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 xml:space="preserve">WHO Regions  [Available from: </w:t>
      </w:r>
      <w:hyperlink r:id="rId6" w:history="1">
        <w:r w:rsidRPr="006A4D24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s://www.who.int/countries</w:t>
        </w:r>
      </w:hyperlink>
      <w:r w:rsidRPr="006A4D24">
        <w:rPr>
          <w:rFonts w:ascii="Times New Roman" w:hAnsi="Times New Roman" w:cs="Times New Roman"/>
          <w:noProof/>
          <w:sz w:val="20"/>
          <w:szCs w:val="20"/>
        </w:rPr>
        <w:t>.</w:t>
      </w:r>
    </w:p>
    <w:p w14:paraId="4E3004A2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t>11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Hunter JP, Saratzis A, Sutton AJ, Boucher RH, Sayers RD, Bown MJ. In meta-analyses of proportion studies, funnel plots were found to be an inaccurate method of assessing publication bias. J Clin Epidemiol. 2014;67(8):897-903.</w:t>
      </w:r>
    </w:p>
    <w:p w14:paraId="1C343C44" w14:textId="77777777" w:rsidR="00BE32D5" w:rsidRPr="006A4D24" w:rsidRDefault="00BE32D5" w:rsidP="00BE32D5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6A4D24">
        <w:rPr>
          <w:rFonts w:ascii="Times New Roman" w:hAnsi="Times New Roman" w:cs="Times New Roman"/>
          <w:noProof/>
          <w:sz w:val="20"/>
          <w:szCs w:val="20"/>
        </w:rPr>
        <w:lastRenderedPageBreak/>
        <w:t>12.</w:t>
      </w:r>
      <w:r w:rsidRPr="006A4D24">
        <w:rPr>
          <w:rFonts w:ascii="Times New Roman" w:hAnsi="Times New Roman" w:cs="Times New Roman"/>
          <w:noProof/>
          <w:sz w:val="20"/>
          <w:szCs w:val="20"/>
        </w:rPr>
        <w:tab/>
        <w:t>Munn Z, Moola S, Riitano D, Lisy K. The development of a critical appraisal tool for use in systematic reviews addressing questions of prevalence. International journal of health policy and management. 2014;3(3):123.</w:t>
      </w:r>
    </w:p>
    <w:p w14:paraId="3185146C" w14:textId="5063B56F" w:rsidR="00824403" w:rsidRPr="00824403" w:rsidRDefault="00824403" w:rsidP="00824403">
      <w:pPr>
        <w:jc w:val="both"/>
        <w:rPr>
          <w:rFonts w:ascii="Arial" w:hAnsi="Arial" w:cs="Arial"/>
          <w:bCs/>
          <w:sz w:val="20"/>
          <w:szCs w:val="20"/>
          <w:lang w:val="en-US"/>
        </w:rPr>
      </w:pPr>
      <w:r w:rsidRPr="006A4D24">
        <w:rPr>
          <w:rFonts w:ascii="Times New Roman" w:hAnsi="Times New Roman" w:cs="Times New Roman"/>
          <w:bCs/>
          <w:sz w:val="20"/>
          <w:szCs w:val="20"/>
          <w:lang w:val="en-US"/>
        </w:rPr>
        <w:fldChar w:fldCharType="end"/>
      </w:r>
    </w:p>
    <w:sectPr w:rsidR="00824403" w:rsidRPr="0082440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ungsuh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CE6FD4"/>
    <w:multiLevelType w:val="hybridMultilevel"/>
    <w:tmpl w:val="D700A624"/>
    <w:lvl w:ilvl="0" w:tplc="59E8A55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0785483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24403"/>
    <w:rsid w:val="00006CD0"/>
    <w:rsid w:val="000143A7"/>
    <w:rsid w:val="00094820"/>
    <w:rsid w:val="000E2AEA"/>
    <w:rsid w:val="000E6861"/>
    <w:rsid w:val="001D2D1F"/>
    <w:rsid w:val="002A39A9"/>
    <w:rsid w:val="00311D8B"/>
    <w:rsid w:val="00434B99"/>
    <w:rsid w:val="004D5CB0"/>
    <w:rsid w:val="005411B1"/>
    <w:rsid w:val="0068445D"/>
    <w:rsid w:val="006A4D24"/>
    <w:rsid w:val="007003C9"/>
    <w:rsid w:val="00731861"/>
    <w:rsid w:val="00824403"/>
    <w:rsid w:val="009173D5"/>
    <w:rsid w:val="00997171"/>
    <w:rsid w:val="00A35D8E"/>
    <w:rsid w:val="00B529EB"/>
    <w:rsid w:val="00BA67E3"/>
    <w:rsid w:val="00BE32D5"/>
    <w:rsid w:val="00C61975"/>
    <w:rsid w:val="00C84408"/>
    <w:rsid w:val="00D0496F"/>
    <w:rsid w:val="00D24374"/>
    <w:rsid w:val="00E07961"/>
    <w:rsid w:val="00E82092"/>
    <w:rsid w:val="00EB2EAF"/>
    <w:rsid w:val="00EE7A1E"/>
    <w:rsid w:val="00F1556C"/>
    <w:rsid w:val="00FB08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1D55534"/>
  <w15:chartTrackingRefBased/>
  <w15:docId w15:val="{612E6AC8-EA67-3C47-891C-A422C6CC11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SG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24403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440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24403"/>
    <w:pPr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24403"/>
    <w:rPr>
      <w:rFonts w:ascii="Calibri" w:hAnsi="Calibri" w:cs="Calibri"/>
      <w:lang w:val="en-US"/>
    </w:rPr>
  </w:style>
  <w:style w:type="paragraph" w:styleId="ListParagraph">
    <w:name w:val="List Paragraph"/>
    <w:basedOn w:val="Normal"/>
    <w:uiPriority w:val="34"/>
    <w:qFormat/>
    <w:rsid w:val="004D5CB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9717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9717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6927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17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91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8972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who.int/countries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FFBA044-3DAC-0E4E-B17B-2E1CCF98E6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3</Pages>
  <Words>1293</Words>
  <Characters>7371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 Kai En</dc:creator>
  <cp:keywords/>
  <dc:description/>
  <cp:lastModifiedBy>Chan Kai En</cp:lastModifiedBy>
  <cp:revision>3</cp:revision>
  <dcterms:created xsi:type="dcterms:W3CDTF">2022-09-11T00:48:00Z</dcterms:created>
  <dcterms:modified xsi:type="dcterms:W3CDTF">2022-11-13T01:22:00Z</dcterms:modified>
</cp:coreProperties>
</file>